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B0FB9" w14:textId="36EE2AFC" w:rsidR="00EC77B0" w:rsidRDefault="00C57896" w:rsidP="00C57896">
      <w:r>
        <w:t>Introduction Outline</w:t>
      </w:r>
    </w:p>
    <w:p w14:paraId="69F3C65C" w14:textId="726EE275" w:rsidR="00C57896" w:rsidRDefault="00C57896" w:rsidP="00C57896">
      <w:r>
        <w:t>Started: 11 Feb 2019</w:t>
      </w:r>
    </w:p>
    <w:p w14:paraId="22F286D6" w14:textId="12BE3EFC" w:rsidR="00C57896" w:rsidRDefault="00C57896" w:rsidP="00C57896">
      <w:r>
        <w:t>Author: Sean Dimoff</w:t>
      </w:r>
    </w:p>
    <w:p w14:paraId="2782F54F" w14:textId="6E766615" w:rsidR="00C57896" w:rsidRDefault="00C57896" w:rsidP="00C57896"/>
    <w:p w14:paraId="03455EE0" w14:textId="42950302" w:rsidR="005E5588" w:rsidRDefault="005E5588" w:rsidP="00C57896">
      <w:r>
        <w:t>Purpose: We looked to find what aspects of the soundscape were creating changes seen in SPL (possibly on ACI) on Kiritimati.</w:t>
      </w:r>
    </w:p>
    <w:p w14:paraId="32C9E838" w14:textId="3E29FDFB" w:rsidR="005E5588" w:rsidRDefault="005E5588" w:rsidP="00C57896">
      <w:r>
        <w:t>Aspects of the Soundscape: Broadband (All frequencies), Snapping shrimp (high frequencies) and Fish (low frequencies).</w:t>
      </w:r>
    </w:p>
    <w:p w14:paraId="2283A29A" w14:textId="2F01A9E4" w:rsidR="005E5588" w:rsidRDefault="005E5588" w:rsidP="00C57896"/>
    <w:p w14:paraId="6DDF4F4A" w14:textId="4444EE23" w:rsidR="005E5588" w:rsidRDefault="005E5588" w:rsidP="00C57896">
      <w:r>
        <w:t>Storyline:</w:t>
      </w:r>
    </w:p>
    <w:p w14:paraId="2370833E" w14:textId="062E0633" w:rsidR="005E5588" w:rsidRDefault="005E5588" w:rsidP="00C57896">
      <w:r>
        <w:t xml:space="preserve">Biggest: Acoustics in the ocean </w:t>
      </w:r>
      <w:r w:rsidR="00510370">
        <w:t xml:space="preserve">are associated with many processes associated with the health and reproduction of coral reefs and their inhabitants. </w:t>
      </w:r>
      <w:proofErr w:type="gramStart"/>
      <w:r>
        <w:t>(</w:t>
      </w:r>
      <w:proofErr w:type="gramEnd"/>
      <w:r>
        <w:rPr>
          <w:b/>
        </w:rPr>
        <w:t>REF</w:t>
      </w:r>
      <w:r>
        <w:t>)</w:t>
      </w:r>
      <w:r w:rsidR="001B55A9">
        <w:t>.</w:t>
      </w:r>
    </w:p>
    <w:p w14:paraId="1921AC78" w14:textId="78022ADF" w:rsidR="001B55A9" w:rsidRDefault="001B55A9" w:rsidP="00C57896">
      <w:r>
        <w:tab/>
        <w:t xml:space="preserve">Bioacoustics created by coral reef inhabitants </w:t>
      </w:r>
      <w:r w:rsidR="00510370">
        <w:t>are</w:t>
      </w:r>
      <w:r>
        <w:t xml:space="preserve"> </w:t>
      </w:r>
      <w:r w:rsidR="00510370">
        <w:t>partially</w:t>
      </w:r>
      <w:r>
        <w:t xml:space="preserve"> responsible for the settlement patterns of fish and invertebrates in the surrounding water column (</w:t>
      </w:r>
      <w:r>
        <w:rPr>
          <w:b/>
        </w:rPr>
        <w:t>Radford REF</w:t>
      </w:r>
      <w:r>
        <w:t>).</w:t>
      </w:r>
    </w:p>
    <w:p w14:paraId="59CF9AB0" w14:textId="0C6E306D" w:rsidR="00510370" w:rsidRPr="001B55A9" w:rsidRDefault="001B55A9" w:rsidP="00C57896">
      <w:r>
        <w:tab/>
        <w:t>Several species of reef fish have evolved the ability to create sounds for use in reproductive behavior and territorial disputes (</w:t>
      </w:r>
      <w:proofErr w:type="spellStart"/>
      <w:r>
        <w:rPr>
          <w:b/>
        </w:rPr>
        <w:t>Lobel</w:t>
      </w:r>
      <w:proofErr w:type="spellEnd"/>
      <w:r>
        <w:rPr>
          <w:b/>
        </w:rPr>
        <w:t xml:space="preserve"> REF</w:t>
      </w:r>
      <w:r>
        <w:t>).</w:t>
      </w:r>
    </w:p>
    <w:p w14:paraId="16A8DCEA" w14:textId="50F13CCE" w:rsidR="005E5588" w:rsidRPr="009E5E9B" w:rsidRDefault="005E5588" w:rsidP="00C57896">
      <w:pPr>
        <w:rPr>
          <w:b/>
        </w:rPr>
      </w:pPr>
      <w:r>
        <w:t xml:space="preserve">Big: Patterns in </w:t>
      </w:r>
      <w:r w:rsidR="00510370">
        <w:t xml:space="preserve">bioacoustics </w:t>
      </w:r>
      <w:r w:rsidR="009E5E9B">
        <w:t>have been</w:t>
      </w:r>
      <w:r w:rsidR="00510370">
        <w:t xml:space="preserve"> </w:t>
      </w:r>
      <w:r w:rsidR="009E5E9B">
        <w:t>associated with changes in season, moon phase and reef health (</w:t>
      </w:r>
      <w:r w:rsidR="009E5E9B">
        <w:rPr>
          <w:b/>
        </w:rPr>
        <w:t xml:space="preserve">Radford REF, </w:t>
      </w:r>
      <w:bookmarkStart w:id="0" w:name="_GoBack"/>
      <w:bookmarkEnd w:id="0"/>
    </w:p>
    <w:p w14:paraId="0EB9436E" w14:textId="6B736ED5" w:rsidR="005E5588" w:rsidRDefault="005E5588" w:rsidP="00C57896">
      <w:r>
        <w:t xml:space="preserve">Small: These patterns are the result of the ecosystem responding to </w:t>
      </w:r>
      <w:r w:rsidR="001B55A9">
        <w:t xml:space="preserve">environmental </w:t>
      </w:r>
      <w:proofErr w:type="gramStart"/>
      <w:r w:rsidR="001B55A9">
        <w:t>stimuli,</w:t>
      </w:r>
      <w:proofErr w:type="gramEnd"/>
      <w:r w:rsidR="001B55A9">
        <w:t xml:space="preserve"> however these specific responses have often been aggregated and rarely separated into their parts to determine the effects of stimuli on different sections of the biogenic soundscape.</w:t>
      </w:r>
    </w:p>
    <w:p w14:paraId="2E5E0F78" w14:textId="7761F912" w:rsidR="005E5588" w:rsidRDefault="005E5588" w:rsidP="00C57896">
      <w:r>
        <w:t>Hypothesis: We investigated the mechanisms of these patterns, quantifying snaps and fish calls to determine their effect on metrics commonly used to describe biogenic sound underwater.</w:t>
      </w:r>
    </w:p>
    <w:p w14:paraId="230B085C" w14:textId="1B0AACBF" w:rsidR="005E5588" w:rsidRPr="005E5588" w:rsidRDefault="005E5588" w:rsidP="00C57896"/>
    <w:p w14:paraId="180529C6" w14:textId="19205C4F" w:rsidR="005E5588" w:rsidRDefault="005E5588" w:rsidP="00C57896"/>
    <w:p w14:paraId="0D62E59F" w14:textId="77777777" w:rsidR="005E5588" w:rsidRDefault="005E5588" w:rsidP="00C57896"/>
    <w:p w14:paraId="670FC250" w14:textId="629E5E50" w:rsidR="005E5588" w:rsidRDefault="005E5588" w:rsidP="00C57896"/>
    <w:p w14:paraId="70950870" w14:textId="2071A7AD" w:rsidR="005E5588" w:rsidRDefault="005E5588" w:rsidP="00C57896"/>
    <w:p w14:paraId="433A5C68" w14:textId="30F7E357" w:rsidR="005E5588" w:rsidRDefault="005E5588" w:rsidP="00C57896"/>
    <w:p w14:paraId="30D9471D" w14:textId="1A89FA74" w:rsidR="005E5588" w:rsidRDefault="005E5588" w:rsidP="00C57896"/>
    <w:p w14:paraId="3A5A0297" w14:textId="2A223B84" w:rsidR="005E5588" w:rsidRDefault="005E5588" w:rsidP="00C57896"/>
    <w:p w14:paraId="7E51F690" w14:textId="296CFAAF" w:rsidR="005E5588" w:rsidRDefault="005E5588" w:rsidP="00C57896"/>
    <w:p w14:paraId="54D9D587" w14:textId="43E18099" w:rsidR="005E5588" w:rsidRDefault="005E5588" w:rsidP="00C57896"/>
    <w:p w14:paraId="3D0F3E48" w14:textId="0CD51BB0" w:rsidR="005E5588" w:rsidRDefault="005E5588" w:rsidP="00C57896"/>
    <w:p w14:paraId="6693E602" w14:textId="52EBC7F9" w:rsidR="005E5588" w:rsidRDefault="005E5588" w:rsidP="00C57896"/>
    <w:p w14:paraId="3A636EDA" w14:textId="13A08168" w:rsidR="005E5588" w:rsidRDefault="005E5588" w:rsidP="00C57896"/>
    <w:p w14:paraId="0F912EF4" w14:textId="4FC2F4A5" w:rsidR="005E5588" w:rsidRDefault="005E5588" w:rsidP="00C57896"/>
    <w:p w14:paraId="05304C04" w14:textId="28E0E269" w:rsidR="005E5588" w:rsidRDefault="005E5588" w:rsidP="00C57896"/>
    <w:p w14:paraId="565AAF62" w14:textId="70072940" w:rsidR="005E5588" w:rsidRDefault="005E5588" w:rsidP="00C57896"/>
    <w:p w14:paraId="5DC6769B" w14:textId="21C109FA" w:rsidR="005E5588" w:rsidRDefault="005E5588" w:rsidP="00C57896"/>
    <w:p w14:paraId="05A8845B" w14:textId="2CEA43F1" w:rsidR="005E5588" w:rsidRDefault="005E5588" w:rsidP="00C57896"/>
    <w:p w14:paraId="323D46D3" w14:textId="77777777" w:rsidR="005E5588" w:rsidRDefault="005E5588" w:rsidP="00C57896"/>
    <w:p w14:paraId="280DBA66" w14:textId="77777777" w:rsidR="003A33CB" w:rsidRDefault="003A33CB" w:rsidP="003A33CB">
      <w:pPr>
        <w:pStyle w:val="ListParagraph"/>
        <w:numPr>
          <w:ilvl w:val="0"/>
          <w:numId w:val="2"/>
        </w:numPr>
      </w:pPr>
      <w:r>
        <w:t>The notion of the “silent world” has been changed with the introduction of acoustics applied to marine environments.  Marine soundscapes are in fact one of the least understood subjects in marine biology.</w:t>
      </w:r>
    </w:p>
    <w:p w14:paraId="4441B6C7" w14:textId="7F676EBD" w:rsidR="003A33CB" w:rsidRDefault="003A33CB" w:rsidP="003A33CB">
      <w:pPr>
        <w:pStyle w:val="ListParagraph"/>
        <w:numPr>
          <w:ilvl w:val="1"/>
          <w:numId w:val="2"/>
        </w:numPr>
      </w:pPr>
      <w:r>
        <w:t xml:space="preserve">Fish have evolved a method of “hearing” </w:t>
      </w:r>
      <w:r>
        <w:fldChar w:fldCharType="begin" w:fldLock="1"/>
      </w:r>
      <w:r>
        <w:instrText>ADDIN CSL_CITATION {"citationItems":[{"id":"ITEM-1","itemData":{"DOI":"10.1016/j.heares.2009.12.023","ISBN":"0378-5955","ISSN":"03785955","PMID":"20034550","abstract":"In this paper we reconsider the designation of fishes as being either \" hearing specialists\" or \" hearing generalists,\" and recommend dropping the terms. We argue that this classification is only vaguely and variously defined in the literature, and that these terms often have unclear and different meaning to different investigators. Furthermore, we make the argument that the ancestral, and most common, mode of hearing in fishes involves sensitivity to acoustic particle motion via direct inertial stimulation of the otolith organ(s). Moreover, any possible pressure sensitivity is the result of the presence of an air bubble (e.g., the swim bladder), and that hearing sensitivity may be enhanced by the fish having a specific connection between the inner ear to a bubble of air. There are data showing that some fish species have a sensitivity to both pressure and motion that is frequency dependent. Thus such species could not possibly be termed as either hearing \" generalists\" or specialists,\" and many more species probably could be classified in this way as well. Furthermore, we propose that the term \" specialization\" be reserved for cases in which a species has some kind of morphological connection or close continuity between the inner ear and an air bubble that affects behavioral sensitivity to sound pressure (i.e., an otophysic connection). © 2009 Elsevier B.V.","author":[{"dropping-particle":"","family":"Popper","given":"Arthur N.","non-dropping-particle":"","parse-names":false,"suffix":""},{"dropping-particle":"","family":"Fay","given":"Richard R.","non-dropping-particle":"","parse-names":false,"suffix":""}],"container-title":"Hearing Research","id":"ITEM-1","issue":"1-2","issued":{"date-parts":[["2011"]]},"page":"25-36","title":"Rethinking sound detection by fishes","type":"article-journal","volume":"273"},"uris":["http://www.mendeley.com/documents/?uuid=5b8d6d43-9cb1-49a6-9afe-d83fbe7d22c4"]}],"mendeley":{"formattedCitation":"(Popper and Fay 2011)","plainTextFormattedCitation":"(Popper and Fay 2011)","previouslyFormattedCitation":"(Popper and Fay 2011)"},"properties":{"noteIndex":0},"schema":"https://github.com/citation-style-language/schema/raw/master/csl-citation.json"}</w:instrText>
      </w:r>
      <w:r>
        <w:fldChar w:fldCharType="separate"/>
      </w:r>
      <w:r w:rsidRPr="003A33CB">
        <w:rPr>
          <w:noProof/>
        </w:rPr>
        <w:t>(Popper and Fay 2011)</w:t>
      </w:r>
      <w:r>
        <w:fldChar w:fldCharType="end"/>
      </w:r>
      <w:r>
        <w:t>.</w:t>
      </w:r>
    </w:p>
    <w:p w14:paraId="17A009D9" w14:textId="0C1A960D" w:rsidR="00C57896" w:rsidRDefault="000F5DCF" w:rsidP="00A7468C">
      <w:pPr>
        <w:pStyle w:val="ListParagraph"/>
        <w:numPr>
          <w:ilvl w:val="0"/>
          <w:numId w:val="2"/>
        </w:numPr>
      </w:pPr>
      <w:r>
        <w:t xml:space="preserve">Underwater acoustics is one of the fastest growing fields in marine biology with a large part of that movement centered on the interpretation of large acoustic data files collected by passive acoustic monitoring (PAM) systems </w:t>
      </w:r>
      <w:r>
        <w:fldChar w:fldCharType="begin" w:fldLock="1"/>
      </w:r>
      <w:r w:rsidR="003A33CB">
        <w:instrText>ADDIN CSL_CITATION {"citationItems":[{"id":"ITEM-1","itemData":{"DOI":"10.1111/2041-210X.12330","ISBN":"2041-210X","ISSN":"2041210X","PMID":"25954500","abstract":"* Many organisms depend on sound for communication, predator/prey detection and navigation. The acoustic environment can therefore play an important role in ecosystem dynamics and evolution. A growing number of studies are documenting acoustic habitats and their influences on animal development, behaviour, physiology and spatial ecology, which has led to increasing demand for passive acoustic monitoring (PAM) expertise in the life sciences. However, as yet, there has been no synthesis of data processing methods for acoustic habitat monitoring, which presents an unnecessary obstacle to would-be PAM analysts. * Here, we review the signal processing techniques needed to produce calibrated measurements of terrestrial and aquatic acoustic habitats. We include a supplemental tutorial and template computer codes in matlab and r, which give detailed guidance on how to produce calibrated spectrograms and statistical analyses of sound levels. Key metrics and terminology for the characterisation of biotic, abiotic and anthropogenic sound are covered, and their application to relevant monitoring scenarios is illustrated through example data sets. To inform study design and hardware selection, we also include an up-to-date overview of terrestrial and aquatic PAM instruments. * Monitoring of acoustic habitats at large spatiotemporal scales is becoming possible through recent advances in PAM technology. This will enhance our understanding of the role of sound in the spatial ecology of acoustically sensitive species and inform spatial planning to mitigate the rising influence of anthropogenic noise in these ecosystems. As we demonstrate in this work, progress in these areas will depend upon the application of consistent and appropriate PAM methodologies.","author":[{"dropping-particle":"","family":"Merchant","given":"Nathan D.","non-dropping-particle":"","parse-names":false,"suffix":""},{"dropping-particle":"","family":"Fristrup","given":"Kurt M.","non-dropping-particle":"","parse-names":false,"suffix":""},{"dropping-particle":"","family":"Johnson","given":"Mark P.","non-dropping-particle":"","parse-names":false,"suffix":""},{"dropping-particle":"","family":"Tyack","given":"Peter L.","non-dropping-particle":"","parse-names":false,"suffix":""},{"dropping-particle":"","family":"Witt","given":"Matthew J.","non-dropping-particle":"","parse-names":false,"suffix":""},{"dropping-particle":"","family":"Blondel","given":"Philippe","non-dropping-particle":"","parse-names":false,"suffix":""},{"dropping-particle":"","family":"Parks","given":"Susan E.","non-dropping-particle":"","parse-names":false,"suffix":""}],"container-title":"Methods in Ecology and Evolution","id":"ITEM-1","issue":"3","issued":{"date-parts":[["2015"]]},"page":"257-265","title":"Measuring acoustic habitats","type":"article-journal","volume":"6"},"uris":["http://www.mendeley.com/documents/?uuid=117c4a74-02c4-42fc-8419-0f00b52aced5"]},{"id":"ITEM-2","itemData":{"DOI":"10.1577/T06-258.1","ISBN":"0002-8487","ISSN":"0002-8487","PMID":"8180244","abstract":"A special symposium held at the Annual meeting of the American Fisheries Society August 10-14, 2003, in Quebec, Canada.  Organizers: Joe Luczkovich (East Carolina Univ.), David Mann (USF), and Rodney Rountree (SMAST- Umass Dartmouth). The symposium focused on the rapid development of passive acoustic technologies for use in fisheries management and research and featured 16 presentations and a panel discussion. Nine papers were published in a special module of the Transactions of the American Fisheris Societ","author":[{"dropping-particle":"","family":"Luczkovich","given":"Joseph J.","non-dropping-particle":"","parse-names":false,"suffix":""},{"dropping-particle":"","family":"Mann","given":"David A.","non-dropping-particle":"","parse-names":false,"suffix":""},{"dropping-particle":"","family":"Rountree","given":"Rodney A.","non-dropping-particle":"","parse-names":false,"suffix":""}],"container-title":"Transactions of the American Fisheries Society","id":"ITEM-2","issue":"2","issued":{"date-parts":[["2008"]]},"page":"533-541","title":"Passive Acoustics as a Tool in Fisheries Science","type":"article-journal","volume":"137"},"uris":["http://www.mendeley.com/documents/?uuid=aa3154ff-d3bf-4282-8ed9-3954e84dec8d"]},{"id":"ITEM-3","itemData":{"DOI":"10.3354/meps10268","ISBN":"0171-8630\r1616-1599","ISSN":"01718630","abstract":"ABSTRACT: Sounds from toadfish Opsanus sp., and 4 other suspected fish sounds were identified in passive acoustic recordings from fixed recorders and autonomous underwater vehicles in the eastern Gulf of Mexico between 2008 and 2011. Data were collected in depths ranging from 4 to 984 m covering approximately 39000 km2. The goals of this research were to map the spatial and temporal occurrence of these sounds. Sound production was correlated to environmental parameters (water depth, lunar cycle, and dawn and dusk) to understand the variability in seasonal calling. Toadfish ‘boatwhistles’ were recorded throughout the diel period, with peaks observed between 15:00 and 04:00 h. Annual peaks coincided with the spawning period in the late spring to early summer. The 4 unknown sounds were termed: ‘100 Hz Pulsing’, ‘6 kHz Sound’, ‘300 Hz FM Harmonic’, and ‘365 Hz Harmonic’. The 100 Hz Pulsing had the temporal characteristics of a cusk-eel call with frequencies below 500 Hz. Sound production was observed mainly at night with annual peaks in the spring and fall. The 6 kHz Sound was observed exclusively at night between 15 and 50 m bottom depths; occurrence decreased significantly in the winter. The 6 kHz Sound peak frequencies correlated positively to satellite-derived sea surface temperature (SST) and negatively to chlorophyll concentration. The 300 Hz FM Harmonic was observed largely (89%) at night and appeared offshore (40-200 m depth). The 365 Hz Harmonic was observed 98% of the time at night, inshore (&lt;40 m depth). The fundamental frequency of the 365 Hz Harmonic was positively correlated with SST, reflecting a temperature-driven increase in sonic muscle contraction rate; conversely, call duration was negatively correlated. The ubiquity of these 4 unknown sounds illustrates how little is known about biological communication in the marine environment.","author":[{"dropping-particle":"","family":"Wall","given":"Carrie C.","non-dropping-particle":"","parse-names":false,"suffix":""},{"dropping-particle":"","family":"Simard","given":"Peter","non-dropping-particle":"","parse-names":false,"suffix":""},{"dropping-particle":"","family":"Lembke","given":"Chad","non-dropping-particle":"","parse-names":false,"suffix":""},{"dropping-particle":"","family":"Mann","given":"David A.","non-dropping-particle":"","parse-names":false,"suffix":""}],"container-title":"Marine Ecology Progress Series","id":"ITEM-3","issued":{"date-parts":[["2013"]]},"page":"173-188","title":"Large-scale passive acoustic monitoring of fish sound production on the West Florida Shelf","type":"article-journal","volume":"484"},"uris":["http://www.mendeley.com/documents/?uuid=d652e222-1240-4eda-b468-120d384fdd21"]},{"id":"ITEM-4","itemData":{"DOI":"10.1121/1.2836780","ISBN":"0001-4966","ISSN":"0001-4966","PMID":"18345859","abstract":"Keeping track of long-term biological trends in many marine habitats is a challenging task that is exacerbated when the habitats in question are in remote locations. Monitoring the ambient sound field may be a useful way of assessing biological activity because many behavioral processes are accompanied by sound production. This article reports the preliminary results of an effort to develop and use an Ecological Acoustic Recorder (EAR) to monitor biological activity on coral reefs and in surrounding waters for periods of 1 year or longer. The EAR is a microprocessor-based autonomous recorder that periodically samples the ambient sound field and also automatically detects sounds that meet specific criteria. The system was used to record the sound field of coral reefs and other marine habitats on Oahu, HI. Snapping shrimp produced the dominant acoustic energy on the reefs examined and exhibited clear diel acoustic trends. Other biological sounds recorded included those produced by fish and cetaceans, which also exhibited distinct temporal variability. Motor vessel activity could also be monitored effectively with the EAR. The results indicate that acoustic monitoring may be an effective means of tracking biological and anthropogenic activity at locations where continuous monitoring by traditional survey methods is impractical.","author":[{"dropping-particle":"","family":"Lammers","given":"Marc O.","non-dropping-particle":"","parse-names":false,"suffix":""},{"dropping-particle":"","family":"Brainard","given":"Russell E.","non-dropping-particle":"","parse-names":false,"suffix":""},{"dropping-particle":"","family":"Au","given":"Whitlow W. L.","non-dropping-particle":"","parse-names":false,"suffix":""},{"dropping-particle":"","family":"Mooney","given":"T. Aran","non-dropping-particle":"","parse-names":false,"suffix":""},{"dropping-particle":"","family":"Wong","given":"Kevin B.","non-dropping-particle":"","parse-names":false,"suffix":""}],"container-title":"The Journal of the Acoustical Society of America","id":"ITEM-4","issue":"3","issued":{"date-parts":[["2008"]]},"page":"1720-1728","title":"An ecological acoustic recorder (EAR) for long-term monitoring of biological and anthropogenic sounds on coral reefs and other marine habitats","type":"article-journal","volume":"123"},"uris":["http://www.mendeley.com/documents/?uuid=a5320446-85c8-4499-ad32-6f3dadaa71eb"]}],"mendeley":{"formattedCitation":"(Lammers et al. 2008; Luczkovich et al. 2008; Wall et al. 2013; Merchant et al. 2015)","plainTextFormattedCitation":"(Lammers et al. 2008; Luczkovich et al. 2008; Wall et al. 2013; Merchant et al. 2015)","previouslyFormattedCitation":"(Lammers et al. 2008; Luczkovich et al. 2008; Wall et al. 2013; Merchant et al. 2015)"},"properties":{"noteIndex":0},"schema":"https://github.com/citation-style-language/schema/raw/master/csl-citation.json"}</w:instrText>
      </w:r>
      <w:r>
        <w:fldChar w:fldCharType="separate"/>
      </w:r>
      <w:r w:rsidR="003A33CB" w:rsidRPr="003A33CB">
        <w:rPr>
          <w:noProof/>
        </w:rPr>
        <w:t>(Lammers et al. 2008; Luczkovich et al. 2008; Wall et al. 2013; Merchant et al. 2015)</w:t>
      </w:r>
      <w:r>
        <w:fldChar w:fldCharType="end"/>
      </w:r>
      <w:r>
        <w:t>.</w:t>
      </w:r>
    </w:p>
    <w:p w14:paraId="52509549" w14:textId="0F4637BA" w:rsidR="00A7468C" w:rsidRDefault="00A7468C" w:rsidP="00A7468C">
      <w:pPr>
        <w:pStyle w:val="ListParagraph"/>
        <w:numPr>
          <w:ilvl w:val="1"/>
          <w:numId w:val="2"/>
        </w:numPr>
      </w:pPr>
      <w:r>
        <w:t xml:space="preserve">Several studies are working toward learning programs that can pull information from this big data without user input </w:t>
      </w:r>
      <w:r>
        <w:fldChar w:fldCharType="begin" w:fldLock="1"/>
      </w:r>
      <w:r>
        <w:instrText>ADDIN CSL_CITATION {"citationItems":[{"id":"ITEM-1","itemData":{"DOI":"10.1016/j.ecoinf.2016.05.002","ISSN":"15749541","abstract":"This paper presents a novel framework for monitoring fish sounds based on acoustic analysis of noisy big ocean data. The proposed method involves multiresolution acoustic features (MRAF) extraction and RPCA (robust principal component analysis) based feature selection for monitoring of natural fish sounds produced in situ by the plainfin midshipman (Porichthys notatus); here, we investigate this fish's grunts, growls and groans. Both local and contextual information are exploited by MRAF, while sparse components of the MRAF matrix obtained through RPCA is found to be more robust to overlapping low-frequency spectral contents among different classes. The simulation results obtained from real-recorded ocean data reveal the advantages of the proposed scheme for monitoring underwater soundscapes and determining a variety of fish sounds in natural marine habitats.","author":[{"dropping-particle":"","family":"Sattar","given":"Farook","non-dropping-particle":"","parse-names":false,"suffix":""},{"dropping-particle":"","family":"Cullis-Suzuki","given":"Sarika","non-dropping-particle":"","parse-names":false,"suffix":""},{"dropping-particle":"","family":"Jin","given":"Feng","non-dropping-particle":"","parse-names":false,"suffix":""}],"container-title":"Ecological Informatics","id":"ITEM-1","issued":{"date-parts":[["2016"]]},"page":"102-107","publisher":"Elsevier B.V.","title":"Acoustic analysis of big ocean data to monitor fish sounds","type":"article-journal","volume":"34"},"uris":["http://www.mendeley.com/documents/?uuid=f0e09a12-eb77-4e72-812e-210ce1e3c194"]},{"id":"ITEM-2","itemData":{"DOI":"10.1121/1.5034169","ISSN":"0001-4966","abstract":"Passive acoustics has been used to investigate behavior and relative\nabundances of soniferous fish. However, because of noise interferences,\nit remains challenging to accurately analyze acoustic activities of\nsoniferous fish. This study proposes a multi-method approach, which\ncombines rule-based detector, periodicity-coded non-negative matrix\nfactorization, and Gaussian mixture models. Although the three methods\nperformed well when used to detect croaker choruses in quiet conditions,\ninconsistent results are observed in noisy conditions. A consistency\nmatrix can provide insights regarding the bias of acoustic monitoring\nresults. The results suggest that the proposed approach can reasonably\nimprove passive acoustic monitoring of soniferous fish. (C) 2018\nAcoustical Society of America","author":[{"dropping-particle":"","family":"Lin","given":"Tzu-Hao","non-dropping-particle":"","parse-names":false,"suffix":""},{"dropping-particle":"","family":"Tsao","given":"Yu","non-dropping-particle":"","parse-names":false,"suffix":""},{"dropping-particle":"","family":"Akamatsu","given":"Tomonari","non-dropping-particle":"","parse-names":false,"suffix":""}],"container-title":"The Journal of the Acoustical Society of America","id":"ITEM-2","issue":"4","issued":{"date-parts":[["2018"]]},"page":"EL278-EL284","title":"Comparison of passive acoustic soniferous fish monitoring with supervised and unsupervised approaches","type":"article-journal","volume":"143"},"uris":["http://www.mendeley.com/documents/?uuid=04b22d35-3250-4829-8270-2fe6420f78f0"]},{"id":"ITEM-3","itemData":{"DOI":"10.1038/s41598-017-04790-7","ISBN":"1524-4539 (Electronic)\\r0009-7322 (Linking)","ISSN":"20452322","PMID":"18838564","abstract":"BACKGROUND: Incomplete inhibition of platelet thromboxane generation, as measured by elevated urinary 11-dehydro thromboxane B(2) concentrations, has been associated with an increased risk of cardiovascular events. We aimed to determine the external validity of this association in aspirin-treated patients enrolled in the Clopidogrel for High Atherothrombotic Risk and Ischemic Stabilization, Management and Avoidance (CHARISMA) trial and to determine whether there are any modifiable factors or interventions that lower urinary 11-dehydro thromboxane B(2) concentrations that could thereby reduce cardiovascular risk. METHODS AND RESULTS: Urinary 11-dehydro thromboxane B(2) concentrations were measured in 3261 aspirin-treated patients at least 1 month after they had been randomly assigned to placebo or clopidogrel. Baseline urinary 11-dehydro thromboxane B(2) concentrations in the highest quartile were associated with an increased risk of stroke, myocardial infarction, or cardiovascular death compared with the lowest quartile (adjusted hazard ratio 1.66, 95% CI 1.06 to 2.61, P=0.03). Increasing age, female sex, history of peripheral artery disease, current smoking, and oral hypoglycemic or angiotensin-converting enzyme inhibitor therapy were independently associated with higher urinary concentrations of 11-dehydro thromboxane B(2), whereas aspirin dose &gt; or =150 mg/d, history of treatment with nonsteroidal antiinflammatory drugs, history of hypercholesterolemia, and statin treatment were associated with lower concentrations. Randomization to clopidogrel (versus placebo) did not reduce the hazard of cardiovascular events in patients in the highest quartile of urinary 11-dehydro thromboxane B(2) levels. CONCLUSIONS: In aspirin-treated patients, urinary concentrations of 11-dehydro thromboxane B(2) are an externally valid and potentially modifiable determinant of stroke, myocardial infarction, or cardiovascular death in patients at risk for atherothrombotic events","author":[{"dropping-particle":"","family":"Lin","given":"Tzu Hao","non-dropping-particle":"","parse-names":false,"suffix":""},{"dropping-particle":"","family":"Fang","given":"Shih Hua","non-dropping-particle":"","parse-names":false,"suffix":""},{"dropping-particle":"","family":"Tsao","given":"Yu","non-dropping-particle":"","parse-names":false,"suffix":""}],"container-title":"Scientific Reports","id":"ITEM-3","issue":"1","issued":{"date-parts":[["2017"]]},"page":"1-10","publisher":"Springer US","title":"Improving biodiversity assessment via unsupervised separation of biological sounds from long-duration recordings","type":"article-journal","volume":"7"},"uris":["http://www.mendeley.com/documents/?uuid=18aacfc9-8628-4429-9e73-82ee2ce74e90"]}],"mendeley":{"formattedCitation":"(Sattar et al. 2016; Lin et al. 2017, 2018)","plainTextFormattedCitation":"(Sattar et al. 2016; Lin et al. 2017, 2018)","previouslyFormattedCitation":"(Sattar et al. 2016; Lin et al. 2017, 2018)"},"properties":{"noteIndex":0},"schema":"https://github.com/citation-style-language/schema/raw/master/csl-citation.json"}</w:instrText>
      </w:r>
      <w:r>
        <w:fldChar w:fldCharType="separate"/>
      </w:r>
      <w:r w:rsidRPr="00A7468C">
        <w:rPr>
          <w:noProof/>
        </w:rPr>
        <w:t>(Sattar et al. 2016; Lin et al. 2017, 2018)</w:t>
      </w:r>
      <w:r>
        <w:fldChar w:fldCharType="end"/>
      </w:r>
      <w:r>
        <w:t>.</w:t>
      </w:r>
    </w:p>
    <w:p w14:paraId="71583AA6" w14:textId="117638F0" w:rsidR="000F5DCF" w:rsidRDefault="000F5DCF" w:rsidP="000F5DCF">
      <w:pPr>
        <w:pStyle w:val="ListParagraph"/>
        <w:numPr>
          <w:ilvl w:val="0"/>
          <w:numId w:val="2"/>
        </w:numPr>
      </w:pPr>
      <w:r>
        <w:t xml:space="preserve">The big goal of acoustic studies is to draw connections between the “health” of an ecosystem and the sounds that it creates </w:t>
      </w:r>
      <w:r>
        <w:fldChar w:fldCharType="begin" w:fldLock="1"/>
      </w:r>
      <w:r w:rsidR="00A7468C">
        <w:instrText xml:space="preserve">ADDIN CSL_CITATION {"citationItems":[{"id":"ITEM-1","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Bertucci","given":"Frédéric","non-dropping-particle":"","parse-names":false,"s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1","issued":{"date-parts":[["2016"]]},"title":"Acoustic indices provide information on the status of coral reefs: An example from Moorea Island in the South Pacific","type":"article-journal","volume":"6"},"uris":["http://www.mendeley.com/documents/?uuid=8154eb24-9798-3d4f-a662-4e0b03faa295"]},{"id":"ITEM-2","itemData":{"DOI":"10.3354/meps11938","ISSN":"01718630","abstract":"Present-day coral reef ecosystem monitoring techniques can be costly, labor-intensive point measurements that can potentially introduce intractable sampling bias and error. Here we report correlations between visually obtained ecological assessment metrics and concurrently recorded aspects of the underwater biological soundscape over coral reefs at 23 sites spanning the Hawaiian Islands archipelago. Sites from the ‘cool tropics’ oceanographic habitat grouped along a principal component defined by an acoustic sliding scale: from protected or more remote sites at which lower frequencies were more dominant, to degraded sites which produced soundscapes dominated by higher frequency sound. Positive correlations between ambient biological sounds below 2 kHz and the density of benthic invertebrates (Pearson’s ρ = 0.61-0.76), their predators (ρ = 0.65-0.8), organism-scale bathymetric complexity (ρ = 0.6-0.62) and the quantity of crustose coralline algae (ρ = 0.6-0.62) suggest a connection between this part of the spectrum, habitat complexity and the density of benthic fauna. A positive correlation was also observed between the daytime soundscape in the 2 to 20 kHz band and the proportion of benthic fleshy macroalgal cover (ρ = 0.63-0.7), an indicator of reef degradation. This study indicates the possibility of rapid, inexpensive and spatially integrative remote sensing of the ecological state of coral reefs. Such quantitative methods could be used to ecologically assess vast areas of reef habitat autonomously in near real-time and could be important for remote in situ detection and characterization of subtle but significant ecological changes brought about by climate change and other more localized anthropogenic impacts. ","author":[{"dropping-particle":"","family":"Freeman","given":"Lauren A.","non-dropping-particle":"","parse-names":false,"suffix":""},{"dropping-particle":"","family":"Freeman","given":"Simon E.","non-dropping-particle":"","parse-names":false,"suffix":""}],"container-title":"Marine Ecology Progress Series","id":"ITEM-2","issued":{"date-parts":[["2016"]]},"title":"Rapidly obtained ecosystem indicators from coral reef soundscapes","type":"article-journal"},"uris":["http://www.mendeley.com/documents/?uuid=0b8a154d-badb-3140-8f0c-dbfe7a45aadd"]},{"id":"ITEM-3","itemData":{"DOI":"10.3354/meps11175","ISBN":"0171-8630","ISSN":"01718630","abstract":"ABSTRACT: Acoustic landscapes, or soundscapes, can vary due to biological (biophony), geophysical (geophony) and anthropogenic (anthrophony) components, and in some environments, such as many coral reefs, biophony dominates the soundscape. We compared 126 sound recordings from 3 different times of day (day, dusk and night) at 42 locations with concurrent fish and habitat surveys to investigate the relationships of acoustic parameters with biological and physical characteristics of coral reefs in the Gambier Archipelago, French Polynesia. Principal Component Analysis revealed that most of the variability in soundscapes could be described using only 4 factors: (1) full bandwidth root mean squared sound pressure level (SPL; 0.01 to 22.5 kHz in dB re 1 </w:instrText>
      </w:r>
      <w:r w:rsidR="00A7468C">
        <w:rPr>
          <w:rFonts w:ascii="Tahoma" w:hAnsi="Tahoma" w:cs="Tahoma"/>
        </w:rPr>
        <w:instrText>�</w:instrText>
      </w:r>
      <w:r w:rsidR="00A7468C">
        <w:instrText xml:space="preserve">Pa); SPL of frequencies (2) &gt;0.63 kHz and (3) between 0.16 and 2.5 kHz; and (4) the number of snaps made by snapping shrimp. Number of snaps in a recording and SPL above 0.63 kHz were negatively related to live coral cover, and the density and diversity of adult and juvenile fish, but positively related to dead coral cover and time of day (as the day progressed from day to dusk to night). Full bandwidth SPL and midrange SPL were positively related to sea state, depth, Porites coral, the coral forms </w:instrText>
      </w:r>
      <w:r w:rsidR="00A7468C">
        <w:rPr>
          <w:rFonts w:ascii="Tahoma" w:hAnsi="Tahoma" w:cs="Tahoma"/>
        </w:rPr>
        <w:instrText>�</w:instrText>
      </w:r>
      <w:r w:rsidR="00A7468C">
        <w:instrText>branched</w:instrText>
      </w:r>
      <w:r w:rsidR="00A7468C">
        <w:rPr>
          <w:rFonts w:ascii="Tahoma" w:hAnsi="Tahoma" w:cs="Tahoma"/>
        </w:rPr>
        <w:instrText>�</w:instrText>
      </w:r>
      <w:r w:rsidR="00A7468C">
        <w:instrText xml:space="preserve"> and </w:instrText>
      </w:r>
      <w:r w:rsidR="00A7468C">
        <w:rPr>
          <w:rFonts w:ascii="Tahoma" w:hAnsi="Tahoma" w:cs="Tahoma"/>
        </w:rPr>
        <w:instrText>�</w:instrText>
      </w:r>
      <w:r w:rsidR="00A7468C">
        <w:instrText>massive</w:instrText>
      </w:r>
      <w:r w:rsidR="00A7468C">
        <w:rPr>
          <w:rFonts w:ascii="Tahoma" w:hAnsi="Tahoma" w:cs="Tahoma"/>
        </w:rPr>
        <w:instrText>�</w:instrText>
      </w:r>
      <w:r w:rsidR="00A7468C">
        <w:instrText xml:space="preserve"> and whether the bottom was coverd by coral (live or dead). Soundscape recordings can contribute to a more complete assessment of ecological landscapes and, in cases where logistical constraints preclude traditional survey methods, passive acoustic monitoring may give valuable information on whether habitats are changing over time.","author":[{"dropping-particle":"","family":"Nedelec","given":"Sophie L.","non-dropping-particle":"","parse-names":false,"suffix":""},{"dropping-particle":"","family":"Simpson","given":"Stephen D.","non-dropping-particle":"","parse-names":false,"suffix":""},{"dropping-particle":"","family":"Holderied","given":"Marc","non-dropping-particle":"","parse-names":false,"suffix":""},{"dropping-particle":"","family":"Radford","given":"Andrew N.","non-dropping-particle":"","parse-names":false,"suffix":""},{"dropping-particle":"","family":"Lecellier","given":"Gael","non-dropping-particle":"","parse-names":false,"suffix":""},{"dropping-particle":"","family":"Radford","given":"Craig","non-dropping-particle":"","parse-names":false,"suffix":""},{"dropping-particle":"","family":"Lecchini","given":"David","non-dropping-particle":"","parse-names":false,"suffix":""}],"container-title":"Marine Ecology Progress Series","id":"ITEM-3","issued":{"date-parts":[["2015"]]},"title":"Soundscapes and living communities in coral reefs: Temporal and spatial variation","type":"article-journal"},"uris":["http://www.mendeley.com/documents/?uuid=695e3d43-4e31-3e75-aa94-41385a9fc4b9"]}],"mendeley":{"formattedCitation":"(Nedelec et al. 2015; Bertucci et al. 2016; Freeman and Freeman 2016)","plainTextFormattedCitation":"(Nedelec et al. 2015; Bertucci et al. 2016; Freeman and Freeman 2016)","previouslyFormattedCitation":"(Nedelec et al. 2015; Bertucci et al. 2016; Freeman and Freeman 2016)"},"properties":{"noteIndex":0},"schema":"https://github.com/citation-style-language/schema/raw/master/csl-citation.json"}</w:instrText>
      </w:r>
      <w:r>
        <w:fldChar w:fldCharType="separate"/>
      </w:r>
      <w:r w:rsidRPr="000F5DCF">
        <w:rPr>
          <w:noProof/>
        </w:rPr>
        <w:t>(Nedelec et al. 2015; Bertucci et al. 2016; Freeman and Freeman 2016)</w:t>
      </w:r>
      <w:r>
        <w:fldChar w:fldCharType="end"/>
      </w:r>
    </w:p>
    <w:p w14:paraId="0D573F1A" w14:textId="4492D494" w:rsidR="000F5DCF" w:rsidRDefault="000F5DCF" w:rsidP="000F5DCF">
      <w:pPr>
        <w:pStyle w:val="ListParagraph"/>
        <w:numPr>
          <w:ilvl w:val="1"/>
          <w:numId w:val="2"/>
        </w:numPr>
      </w:pPr>
      <w:r>
        <w:t>Several acoustic indices have been adopted from terrestrial systems to apply to the marine environment.</w:t>
      </w:r>
    </w:p>
    <w:p w14:paraId="4FF21319" w14:textId="3B87FFFB" w:rsidR="00A7468C" w:rsidRDefault="00A7468C" w:rsidP="000F5DCF">
      <w:pPr>
        <w:pStyle w:val="ListParagraph"/>
        <w:numPr>
          <w:ilvl w:val="1"/>
          <w:numId w:val="2"/>
        </w:numPr>
      </w:pPr>
      <w:r>
        <w:t xml:space="preserve">A variety of metrics have been studied to determine correlations with ecosystem health indicators to provide information about the reefs </w:t>
      </w:r>
      <w:r>
        <w:fldChar w:fldCharType="begin" w:fldLock="1"/>
      </w:r>
      <w:r>
        <w:instrText>ADDIN CSL_CITATION {"citationItems":[{"id":"ITEM-1","itemData":{"ISBN":"9781510837393","abstract":"The soundscape in Australian waters demonstrates a high level of variability, and is dependent upon the relative contributions from geophonic, biophonic and anthrophonic contributors. There is increasing interest in understanding soundscapes due to the implications for assessment of anthropogenic activities. Significant information exists in acoustic recordings, with a number of methods used to characterise contributors. This paper describes a new technique, the Acoustic Variability Index, that appears to be useful in distinguishing periods of transient sounds from continuous sound sources. Acoustic recordings from 30 long-term monitoring recordings from 10 geographic regions around Australia have been analysed using typical characterisation techniques and the Acoustic Variability Index. The Acoustic Variability Index results are compared with those from typical automated characterisation techniques applied to large datasets, and its value to determine changes in the soundscape is discussed. Increased understanding of the marine soundscape and its contributors is important to assist informed spatial planning of reserves and both spatial and temporal planning for anthropogenic activities.","author":[{"dropping-particle":"","family":"Mcpherson","given":"Craig","non-dropping-particle":"","parse-names":false,"suffix":""},{"dropping-particle":"","family":"Martin","given":"Bruce","non-dropping-particle":"","parse-names":false,"suffix":""},{"dropping-particle":"","family":"Macdonnell","given":"Jeff","non-dropping-particle":"","parse-names":false,"suffix":""},{"dropping-particle":"","family":"Whitt","given":"Christopher","non-dropping-particle":"","parse-names":false,"suffix":""}],"container-title":"Proc. Acoustics …","id":"ITEM-1","issue":"November","issued":{"date-parts":[["2016"]]},"page":"0-13","title":"Examining the value of the Acoustic Variability Index in the characterisation of Australian marine soundscapes","type":"article-journal"},"uris":["http://www.mendeley.com/documents/?uuid=a7c15aca-e5eb-4e73-8b27-094f98445c1c"]},{"id":"ITEM-2","itemData":{"DOI":"10.1016/j.ecoinf.2013.11.003","ISSN":"15749541","abstract":"Concurrent with the elevation of the concern over the state of sound in the ocean, advances in terrestrial acoustic monitoring techniques have produced concepts and tools that may be applicable to the underwater world. Several index values that convey information related to acoustic diversity with a single numeric measurement made from acoustic recordings have been proposed for rapidly assessing community biodiversity. Here we apply the acoustic biodiversity index method to low frequency recordings made from three different ocean basins to assess its appropriateness for characterizing species richness in the marine environment. Initial results indicated that raw acoustic entropy (H) values did not correspond to biological patterns identified from individual signal detections and classification. Noise from seismic airgun activity masked the weaker biological signals and confounded the entropy calculation. A simple background removal technique that subtracted an average complex spectrum characteristic of seismic exploration signals from the average spectra of each analysis period that contained seismic signals was applied to compensate for salient seismic airgun signals present in all locations. The noise compensated (HN) entropy index was more reflective of biological patterns and holds promise for the use of rapid acoustic biodiversity in the marine environment as an indicator of habitat biodiversity and health. © 2013 Elsevier B.V.","author":[{"dropping-particle":"","family":"Parks","given":"Susan E.","non-dropping-particle":"","parse-names":false,"suffix":""},{"dropping-particle":"","family":"Miksis-Olds","given":"Jennifer L.","non-dropping-particle":"","parse-names":false,"suffix":""},{"dropping-particle":"","family":"Denes","given":"Samuel L.","non-dropping-particle":"","parse-names":false,"suffix":""}],"container-title":"Ecological Informatics","id":"ITEM-2","issued":{"date-parts":[["2014"]]},"page":"81-88","publisher":"Elsevier B.V.","title":"Assessing marine ecosystem acoustic diversity across ocean basins","type":"article-journal","volume":"21"},"uris":["http://www.mendeley.com/documents/?uuid=35ec7e20-b4c4-4bea-aa11-d09014a639e2"]},{"id":"ITEM-3","itemData":{"DOI":"10.1038/s41598-018-28771-6","ISSN":"20452322","abstract":"The Acoustic Complexity Index (ACI) is increasingly applied to the study of biodiversity in aquatic habitats. However, it remains unknown which types of acoustic information are highlighted by this index in underwater environments. This study explored the robustness of the ACI to fine variations in fish sound abundance (i.e. number of sounds) and sound diversity (i.e. number of sound types) in field recordings and controlled experiments. The ACI was found to be sensitive to variations in both sound abundance and sound diversity, making it difficult to discern between these variables. Furthermore, the ACI was strongly dependent on the settings used for its calculation (i.e. frequency and temporal resolution of the ACI algorithm, amplitude filter). Care should thus be taken when comparing ACI absolute values between studies, or between sites with site-specific characteristics (e.g. species diversity, fish vocal community composition). As the use of ecoacoustic indices presents a promising tool for the monitoring of vulnerable environments, methodological validations like those presented in this paper are of paramount importance in understanding which biologically important information can be gathered by applying acoustic indices to Passive Acoustic Monitoring data.","author":[{"dropping-particle":"","family":"Bolgan","given":"Marta","non-dropping-particle":"","parse-names":false,"suffix":""},{"dropping-particle":"","family":"Amorim","given":"M. Clara P.","non-dropping-particle":"","parse-names":false,"suffix":""},{"dropping-particle":"","family":"Fonseca","given":"Paulo J.","non-dropping-particle":"","parse-names":false,"suffix":""},{"dropping-particle":"","family":"Iorio","given":"Lucia","non-dropping-particle":"Di","parse-names":false,"suffix":""},{"dropping-particle":"","family":"Parmentier","given":"Eric","non-dropping-particle":"","parse-names":false,"suffix":""}],"container-title":"Scientific Reports","id":"ITEM-3","issue":"1","issued":{"date-parts":[["2018"]]},"page":"1-11","publisher":"Springer US","title":"Acoustic complexity of vocal fish communities: A field and controlled validation","type":"article-journal","volume":"8"},"uris":["http://www.mendeley.com/documents/?uuid=b1721a3e-0e76-4fb1-b124-770c78ac835f"]},{"id":"ITEM-4","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Bertucci","given":"Frédéric","non-dropping-particle":"","parse-names":false,"s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4","issued":{"date-parts":[["2016"]]},"title":"Acoustic indices provide information on the status of coral reefs: An example from Moorea Island in the South Pacific","type":"article-journal","volume":"6"},"uris":["http://www.mendeley.com/documents/?uuid=8154eb24-9798-3d4f-a662-4e0b03faa295"]}],"mendeley":{"formattedCitation":"(Parks et al. 2014; Bertucci et al. 2016; Mcpherson et al. 2016; Bolgan et al. 2018)","plainTextFormattedCitation":"(Parks et al. 2014; Bertucci et al. 2016; Mcpherson et al. 2016; Bolgan et al. 2018)","previouslyFormattedCitation":"(Parks et al. 2014; Bertucci et al. 2016; Mcpherson et al. 2016; Bolgan et al. 2018)"},"properties":{"noteIndex":0},"schema":"https://github.com/citation-style-language/schema/raw/master/csl-citation.json"}</w:instrText>
      </w:r>
      <w:r>
        <w:fldChar w:fldCharType="separate"/>
      </w:r>
      <w:r w:rsidRPr="00A7468C">
        <w:rPr>
          <w:noProof/>
        </w:rPr>
        <w:t>(Parks et al. 2014; Bertucci et al. 2016; Mcpherson et al. 2016; Bolgan et al. 2018)</w:t>
      </w:r>
      <w:r>
        <w:fldChar w:fldCharType="end"/>
      </w:r>
      <w:r w:rsidR="003A33CB">
        <w:t xml:space="preserve"> </w:t>
      </w:r>
    </w:p>
    <w:p w14:paraId="394EB216" w14:textId="236F1418" w:rsidR="000F5DCF" w:rsidRDefault="000F5DCF" w:rsidP="00A7468C">
      <w:pPr>
        <w:pStyle w:val="ListParagraph"/>
        <w:numPr>
          <w:ilvl w:val="2"/>
          <w:numId w:val="2"/>
        </w:numPr>
      </w:pPr>
      <w:r>
        <w:t xml:space="preserve">ACI was adapted from use in avian soundscapes to give information about </w:t>
      </w:r>
      <w:r w:rsidR="00A7468C">
        <w:t xml:space="preserve">acoustic complexity underwater </w:t>
      </w:r>
      <w:r w:rsidR="00A7468C">
        <w:fldChar w:fldCharType="begin" w:fldLock="1"/>
      </w:r>
      <w:r w:rsidR="00A7468C">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plainTextFormattedCitation":"(Pieretti et al. 2011)","previouslyFormattedCitation":"(Pieretti et al. 2011)"},"properties":{"noteIndex":0},"schema":"https://github.com/citation-style-language/schema/raw/master/csl-citation.json"}</w:instrText>
      </w:r>
      <w:r w:rsidR="00A7468C">
        <w:fldChar w:fldCharType="separate"/>
      </w:r>
      <w:r w:rsidR="00A7468C" w:rsidRPr="00A7468C">
        <w:rPr>
          <w:noProof/>
        </w:rPr>
        <w:t>(Pieretti et al. 2011)</w:t>
      </w:r>
      <w:r w:rsidR="00A7468C">
        <w:fldChar w:fldCharType="end"/>
      </w:r>
    </w:p>
    <w:p w14:paraId="375370E5" w14:textId="3E4B6D4D" w:rsidR="00A7468C" w:rsidRDefault="00A7468C" w:rsidP="00A7468C">
      <w:pPr>
        <w:pStyle w:val="ListParagraph"/>
        <w:numPr>
          <w:ilvl w:val="2"/>
          <w:numId w:val="2"/>
        </w:numPr>
      </w:pPr>
      <w:r>
        <w:t xml:space="preserve">It has been used in a variety of ecosystems as a metric to describe complexity in the marine soundscape </w:t>
      </w:r>
      <w:r>
        <w:fldChar w:fldCharType="begin" w:fldLock="1"/>
      </w:r>
      <w:r>
        <w:instrText>ADDIN CSL_CITATION {"citationItems":[{"id":"ITEM-1","itemData":{"DOI":"10.1016/j.jembe.2016.03.006","ISBN":"0022-0981","ISSN":"00220981","abstract":"Most marine habitats have unique soundscapes and, among other potential ecological consequences, the larvae of many fish and invertebrates use habitat-specific sounds to locate appropriate settlement habitat. Anthropogenic stressors have degraded coastal ecosystems worldwide, but the effects of this degradation on the sounds emanating from deteriorated habitats are largely undocumented, as is the effectiveness of habitat restoration in reestablishing natural soundscapes. In this study, we investigated how ambient sound emanating from three near-shore, tropical habitats (subtidal mangrove prop-root habitat, seagrass, and sponge-dominated hard-bottom) in the Florida Keys, Florida (USA) varied with time-of-day and lunar phase. We also examined whether the destruction of sponge communities in hard-bottom habitats struck by cyanobacteria blooms alters the soundscape of that habitat, and if restoration of sponge communities can reestablish natural underwater soundscapes. Soundscapes of each habitat were examined using several acoustic metrics, including spectral analysis and counts of fish calls and snapping shrimp snaps. Mangrove, healthy hard-bottom, and restored hard-bottom habitats had higher soundscape spectra levels than seagrass and degraded hard-bottom whether at noon or dusk during new or full moons. Low-frequency sounds, most likely fish calls in the ~. 300 Hz frequency range, were most prevalent in mangroves during dusk full moons. There were also higher numbers of snapping shrimp snaps in mangrove, healthy hard-bottom, and restored hard-bottom habitats than in degraded hard-bottom and seagrass beds, especially during the prominent dusk snapping shrimp chorus. Our results demonstrate that near-shore tropical habitats have unique soundscapes that are diminished by habitat degradation, but can be reestablished by habitat restoration, at least in the case of sponge-dominated hard-bottom.","author":[{"dropping-particle":"","family":"Butler","given":"Jack","non-dropping-particle":"","parse-names":false,"suffix":""},{"dropping-particle":"","family":"Stanley","given":"Jenni A.","non-dropping-particle":"","parse-names":false,"suffix":""},{"dropping-particle":"","family":"Butler","given":"Mark J.","non-dropping-particle":"","parse-names":false,"suffix":""}],"container-title":"Journal of Experimental Marine Biology and Ecology","id":"ITEM-1","issued":{"date-parts":[["2016"]]},"page":"89-96","publisher":"Elsevier B.V.","title":"Underwater soundscapes in near-shore tropical habitats and the effects of environmental degradation and habitat restoration","type":"article-journal","volume":"479"},"uris":["http://www.mendeley.com/documents/?uuid=cfb9a277-95aa-4e61-955f-bd3a3f2e7f33"]},{"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id":"ITEM-3","itemData":{"DOI":"10.1016/j.jembe.2013.05.012","ISBN":"0022-0981","ISSN":"00220981","abstract":"Sound travels well through water and is capable of conveying information to any listener on both the presence of particular organisms and the quality of the environment. Many marine organisms use sounds to navigate, forage and communicate, while different marine habitats often have their own acoustical characteristics. However, there are still large gaps in our knowledge of marine soundscapes, particularly in regard to their spatial patterns. The goal of this research was to investigate passive acoustic monitoring as an ecological survey technique. The specific objectives were to compare soundscapes between and within benthic habitats and to evaluate the influence of different environmental factors. Acoustic recordings were made in Lough Hyne, Ireland during May 2012, following a nested design in three benthic habitats; Mud, Gravel and Cliff. Three patches of each habitat were selected using hydro-acoustic and underwater video surveys and within each patch five different sites were monitored (n. = 45). A nested analysis of variance (ANOVA) showed that acoustic profiles differed significantly within but not between habitats, although unique acoustic signatures existed over different spatial ranges, illustrating a degree of stability at local patch level. A distinct peak (2-4. kHz) in acoustic complexity was observed in all habitat patches but one, and was caused by the presence of transient broadband pulses or snaps. These snaps were attributed to the presence of snapping shrimp (family Alpheidae), found at a particular location within the lough. Other distinctive sounds of suspected biological origin were identified in particular habitat patches (Cliff and Gravel) and suggested the presence of habitat related biophonies. Soundscape signatures of different patches were strongly correlated with proximity to the source of the high-energy snaps, indicating that location was more important than habitat in determining soundscape characteristics. Other environmental factors such as bottom type and depth were less important. It is evident that acoustical sources of high energy and broadband properties have pervasive effects over considerable distances (up to 1. km). The acoustic characteristics of a habitat patch were greatly influenced by extraneous sounds, in this case from a biological source. The high acoustic connectedness of marine habitats underlines the need for evaluating the impact of anthropogenic activities, particularly for ecosystems with unique b…","author":[{"dropping-particle":"","family":"McWilliam","given":"Jamie N.","non-dropping-particle":"","parse-names":false,"suffix":""},{"dropping-particle":"","family":"Hawkins","given":"Anthony D.","non-dropping-particle":"","parse-names":false,"suffix":""}],"container-title":"Journal of Experimental Marine Biology and Ecology","id":"ITEM-3","issued":{"date-parts":[["2013"]]},"page":"166-176","publisher":"Elsevier B.V.","title":"A comparison of inshore marine soundscapes","type":"article-journal","volume":"446"},"uris":["http://www.mendeley.com/documents/?uuid=e150325a-2ad7-42eb-85ba-a4ebd9ab46c2"]}],"mendeley":{"formattedCitation":"(Kaplan et al.; McWilliam and Hawkins 2013; Butler et al. 2016)","plainTextFormattedCitation":"(Kaplan et al.; McWilliam and Hawkins 2013; Butler et al. 2016)","previouslyFormattedCitation":"(Kaplan et al.; McWilliam and Hawkins 2013; Butler et al. 2016)"},"properties":{"noteIndex":0},"schema":"https://github.com/citation-style-language/schema/raw/master/csl-citation.json"}</w:instrText>
      </w:r>
      <w:r>
        <w:fldChar w:fldCharType="separate"/>
      </w:r>
      <w:r w:rsidRPr="00A7468C">
        <w:rPr>
          <w:noProof/>
        </w:rPr>
        <w:t>(Kaplan et al.; McWilliam and Hawkins 2013; Butler et al. 2016)</w:t>
      </w:r>
      <w:r>
        <w:fldChar w:fldCharType="end"/>
      </w:r>
    </w:p>
    <w:p w14:paraId="725FA8E8" w14:textId="75DB1C6F" w:rsidR="00A7468C" w:rsidRDefault="003A33CB" w:rsidP="00A7468C">
      <w:pPr>
        <w:pStyle w:val="ListParagraph"/>
        <w:numPr>
          <w:ilvl w:val="0"/>
          <w:numId w:val="2"/>
        </w:numPr>
      </w:pPr>
      <w:r>
        <w:t xml:space="preserve">Coral reef soundscapes have been connected to larval settlement patterns for both invertebrate and invertebrate larvae </w:t>
      </w:r>
      <w:r>
        <w:fldChar w:fldCharType="begin" w:fldLock="1"/>
      </w:r>
      <w:r>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8/rspb.2012.0697","ISBN":"1471-2954 (Electronic)\\r0962-8452 (Linking)","ISSN":"14712954","PMID":"22673354","abstract":"While sound is a useful cue for guiding the onshore orientation of larvae because it travels long distances underwater, it also has the potential to convey valuable information about the quality and type of the habitat at the source. Here, we provide, to our knowledge, the first evidence that settlement-stage coastal crab species can interpret and show a strong settlement and metamorphosis response to habitat-related differences in natural underwater sound. Laboratory- and field-based experiments demonstrated that time to metamorphosis in the settlement-stage larvae of common coastal crab species varied in response to different underwater sound signatures produced by different habitat types. The megalopae of five species of both temperate and tropical crabs showed a significant decrease in time to metamorphosis, when exposed to sound from their optimal settlement habitat type compared with other habitat types. These results indicate that sounds emanating from specific underwater habitats may play a major role in determining spatial patterns of recruitment in coastal crab species.","author":[{"dropping-particle":"","family":"Stanley","given":"Jenni A.","non-dropping-particle":"","parse-names":false,"suffix":""},{"dropping-particle":"","family":"Radford","given":"Craig A.","non-dropping-particle":"","parse-names":false,"suffix":""},{"dropping-particle":"","family":"Jeffs","given":"Andrew G.","non-dropping-particle":"","parse-names":false,"suffix":""}],"container-title":"Proceedings of the Royal Society B: Biological Sciences","id":"ITEM-2","issue":"1742","issued":{"date-parts":[["2012"]]},"page":"3622-3631","title":"Location, location, location: Finding a suitable home among the noise","type":"article-journal","volume":"279"},"uris":["http://www.mendeley.com/documents/?uuid=4ca73d9f-1fb5-4c61-98f1-7268bd79343e"]},{"id":"ITEM-3","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3","issued":{"date-parts":[["2011"]]},"page":"295-305","title":"Juvenile coral reef fish use sound to locate habitats","type":"article-journal","volume":"30"},"uris":["http://www.mendeley.com/documents/?uuid=3880487c-3d3b-4e35-97c1-4e3731001c3a"]}],"mendeley":{"formattedCitation":"(Radford et al. 2011b, 2011a; Stanley et al. 2012)","plainTextFormattedCitation":"(Radford et al. 2011b, 2011a; Stanley et al. 2012)","previouslyFormattedCitation":"(Radford et al. 2011b, 2011a; Stanley et al. 2012)"},"properties":{"noteIndex":0},"schema":"https://github.com/citation-style-language/schema/raw/master/csl-citation.json"}</w:instrText>
      </w:r>
      <w:r>
        <w:fldChar w:fldCharType="separate"/>
      </w:r>
      <w:r w:rsidRPr="003A33CB">
        <w:rPr>
          <w:noProof/>
        </w:rPr>
        <w:t>(Radford et al. 2011b, 2011a; Stanley et al. 2012)</w:t>
      </w:r>
      <w:r>
        <w:fldChar w:fldCharType="end"/>
      </w:r>
    </w:p>
    <w:p w14:paraId="71DED006" w14:textId="77777777" w:rsidR="001F527E" w:rsidRDefault="001F527E" w:rsidP="00A7468C">
      <w:pPr>
        <w:pStyle w:val="ListParagraph"/>
        <w:numPr>
          <w:ilvl w:val="0"/>
          <w:numId w:val="2"/>
        </w:numPr>
      </w:pPr>
    </w:p>
    <w:sectPr w:rsidR="001F52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334EBB"/>
    <w:multiLevelType w:val="hybridMultilevel"/>
    <w:tmpl w:val="39CCB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A51F1B"/>
    <w:multiLevelType w:val="hybridMultilevel"/>
    <w:tmpl w:val="B0923C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B28"/>
    <w:rsid w:val="000F5DCF"/>
    <w:rsid w:val="001B55A9"/>
    <w:rsid w:val="001F527E"/>
    <w:rsid w:val="003A33CB"/>
    <w:rsid w:val="00476B28"/>
    <w:rsid w:val="00510370"/>
    <w:rsid w:val="005E5588"/>
    <w:rsid w:val="009E5E9B"/>
    <w:rsid w:val="00A7468C"/>
    <w:rsid w:val="00C57896"/>
    <w:rsid w:val="00EC77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79E65"/>
  <w15:chartTrackingRefBased/>
  <w15:docId w15:val="{98F03F3D-313B-4F4B-A4EF-6DAC868C6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8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73FEC-908C-4D3E-AD75-390888370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Pages>
  <Words>8881</Words>
  <Characters>50622</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6</cp:revision>
  <dcterms:created xsi:type="dcterms:W3CDTF">2019-02-12T02:40:00Z</dcterms:created>
  <dcterms:modified xsi:type="dcterms:W3CDTF">2019-05-14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ral-reefs</vt:lpwstr>
  </property>
  <property fmtid="{D5CDD505-2E9C-101B-9397-08002B2CF9AE}" pid="11" name="Mendeley Recent Style Name 4_1">
    <vt:lpwstr>Coral Reef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09a489-2b44-338e-af9c-3c44decaa30b</vt:lpwstr>
  </property>
  <property fmtid="{D5CDD505-2E9C-101B-9397-08002B2CF9AE}" pid="24" name="Mendeley Citation Style_1">
    <vt:lpwstr>http://www.zotero.org/styles/coral-reefs</vt:lpwstr>
  </property>
</Properties>
</file>